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Default="001003A8" w:rsidP="00EE0D27">
      <w:pPr>
        <w:pStyle w:val="TableTitle"/>
      </w:pPr>
      <w:r>
        <w:t>Table 4</w:t>
      </w:r>
      <w:r w:rsidR="00EE0D27">
        <w:t>. Upper Basin pre-compact water rights (million acre-feet per year)</w:t>
      </w:r>
    </w:p>
    <w:p w14:paraId="206EA9D9" w14:textId="77D0E4AC" w:rsidR="00C933D1" w:rsidRDefault="00C933D1" w:rsidP="00EE0D27">
      <w:pPr>
        <w:pStyle w:val="TableTitle"/>
      </w:pPr>
      <w:r>
        <w:t>My test text</w:t>
      </w:r>
      <w:bookmarkStart w:id="7" w:name="_GoBack"/>
      <w:bookmarkEnd w:id="7"/>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15116E0D"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77777777" w:rsidR="005B68F2" w:rsidRDefault="005B68F2">
      <w:pPr>
        <w:rPr>
          <w:b/>
          <w:bCs/>
        </w:rPr>
      </w:pPr>
      <w:r>
        <w:rPr>
          <w:b/>
          <w:bCs/>
        </w:rPr>
        <w:br w:type="page"/>
      </w:r>
    </w:p>
    <w:p w14:paraId="4EFD8BA7" w14:textId="1854922A" w:rsidR="00023A42" w:rsidRPr="002763F7"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lastRenderedPageBreak/>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49633623"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1003A8">
        <w:t>Table 9</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4A8C1A4A" w:rsidR="00CB43C9" w:rsidRDefault="00CB43C9" w:rsidP="001442E9">
      <w:r>
        <w:t xml:space="preserve">The tailwater trout are an introduced species, require colder water, and live in the Colorado River reach from Glen Canyon Dam to Lee Ferry (and possibly below). </w:t>
      </w:r>
      <w:r w:rsidR="001003A8">
        <w:t>Table 9</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D45A988"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1003A8">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6"/>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2A5229A8" w:rsidR="00054E87" w:rsidRPr="005459C0" w:rsidRDefault="001003A8" w:rsidP="005459C0">
      <w:pPr>
        <w:rPr>
          <w:b/>
          <w:bCs/>
        </w:rPr>
      </w:pPr>
      <w:r>
        <w:rPr>
          <w:b/>
          <w:bCs/>
        </w:rPr>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1"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0C139D" w:rsidP="00E82B06">
      <w:pPr>
        <w:numPr>
          <w:ilvl w:val="0"/>
          <w:numId w:val="43"/>
        </w:numPr>
        <w:autoSpaceDE w:val="0"/>
        <w:autoSpaceDN w:val="0"/>
        <w:adjustRightInd w:val="0"/>
        <w:spacing w:after="0" w:line="240" w:lineRule="auto"/>
        <w:rPr>
          <w:rFonts w:ascii="Times-Roman" w:hAnsi="Times-Roman" w:cs="Times-Roman"/>
          <w:b/>
          <w:bCs/>
        </w:rPr>
      </w:pPr>
      <w:hyperlink r:id="rId32"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3"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4"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5"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6"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7"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8"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9"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40"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41"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2"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3"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4"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5"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6"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7"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8"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9"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50"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51"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2"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3"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4"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5"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6"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7"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8"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9"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60"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61"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23A6E" w14:textId="77777777" w:rsidR="000C139D" w:rsidRDefault="000C139D" w:rsidP="00305979">
      <w:r>
        <w:separator/>
      </w:r>
    </w:p>
  </w:endnote>
  <w:endnote w:type="continuationSeparator" w:id="0">
    <w:p w14:paraId="6D74CD9A" w14:textId="77777777" w:rsidR="000C139D" w:rsidRDefault="000C139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B0C23" w:rsidRDefault="001B0C23">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B0C23" w:rsidRDefault="001B0C23"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45EB9F" w14:textId="77777777" w:rsidR="000C139D" w:rsidRDefault="000C139D" w:rsidP="00305979">
      <w:r>
        <w:separator/>
      </w:r>
    </w:p>
  </w:footnote>
  <w:footnote w:type="continuationSeparator" w:id="0">
    <w:p w14:paraId="7BDD2065" w14:textId="77777777" w:rsidR="000C139D" w:rsidRDefault="000C139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B0C23" w:rsidRDefault="001B0C23"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C60"/>
    <w:rsid w:val="00FB5820"/>
    <w:rsid w:val="00FB6DBA"/>
    <w:rsid w:val="00FC0178"/>
    <w:rsid w:val="00FC1CCF"/>
    <w:rsid w:val="00FC4CE9"/>
    <w:rsid w:val="00FC56A5"/>
    <w:rsid w:val="00FD13CD"/>
    <w:rsid w:val="00FE4905"/>
    <w:rsid w:val="00FE4B0D"/>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region/programs/strategies/RecordofDecision.pdf" TargetMode="External"/><Relationship Id="rId42" Type="http://schemas.openxmlformats.org/officeDocument/2006/relationships/hyperlink" Target="https://digitalcommons.usu.edu/water_pubs/170/" TargetMode="External"/><Relationship Id="rId47" Type="http://schemas.openxmlformats.org/officeDocument/2006/relationships/hyperlink" Target="https://qcnr.usu.edu/coloradoriver/files/WhitePaper4.pdf" TargetMode="External"/><Relationship Id="rId50" Type="http://schemas.openxmlformats.org/officeDocument/2006/relationships/hyperlink" Target="https://www.usbr.gov/lc/region/programs/strategies/RecordofDecision.pdf" TargetMode="External"/><Relationship Id="rId55" Type="http://schemas.openxmlformats.org/officeDocument/2006/relationships/hyperlink" Target="https://www.usbr.gov/uc/water/crsp/cs/gcd.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images/maps/CRBSmap.jpg" TargetMode="External"/><Relationship Id="rId37" Type="http://schemas.openxmlformats.org/officeDocument/2006/relationships/hyperlink" Target="https://www.usbr.gov/lc/region/g1000/pdfiles/ucbsnact.pdf" TargetMode="External"/><Relationship Id="rId40" Type="http://schemas.openxmlformats.org/officeDocument/2006/relationships/hyperlink" Target="https://www.treeflow.info/content/upper-colorado"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lc/region/programs/PilotSysConsProg/pilotsystem.html" TargetMode="External"/><Relationship Id="rId5" Type="http://schemas.openxmlformats.org/officeDocument/2006/relationships/webSettings" Target="webSettings.xml"/><Relationship Id="rId61" Type="http://schemas.openxmlformats.org/officeDocument/2006/relationships/hyperlink" Target="https://onlinelibrary.wiley.com/doi/abs/10.1111/j.1752-1688.2001.tb05522.x"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ibwc.gov/Treaties_Minutes/Minutes.html" TargetMode="External"/><Relationship Id="rId43" Type="http://schemas.openxmlformats.org/officeDocument/2006/relationships/hyperlink" Target="https://doi.org/10.5281/zenodo.5522835" TargetMode="External"/><Relationship Id="rId48" Type="http://schemas.openxmlformats.org/officeDocument/2006/relationships/hyperlink" Target="https://qcnr.usu.edu/wats/colorado_river_studies/files/documents/Fill_Mead_First_Analysis.pdf" TargetMode="External"/><Relationship Id="rId56" Type="http://schemas.openxmlformats.org/officeDocument/2006/relationships/hyperlink" Target="https://www.usbr.gov/lc/region/g4000/hourly/mead-elv.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1000/lawofrvr.html" TargetMode="External"/><Relationship Id="rId38" Type="http://schemas.openxmlformats.org/officeDocument/2006/relationships/hyperlink" Target="http://dx.doi.org/10.2139/ssrn.3483654" TargetMode="External"/><Relationship Id="rId46" Type="http://schemas.openxmlformats.org/officeDocument/2006/relationships/hyperlink" Target="https://digitalcommons.usu.edu/water_pubs/169/" TargetMode="External"/><Relationship Id="rId59" Type="http://schemas.openxmlformats.org/officeDocument/2006/relationships/hyperlink" Target="https://qcnr.usu.edu/coloradoriver/files/WhitePaper6.pdf" TargetMode="External"/><Relationship Id="rId20" Type="http://schemas.openxmlformats.org/officeDocument/2006/relationships/image" Target="media/image12.png"/><Relationship Id="rId41" Type="http://schemas.openxmlformats.org/officeDocument/2006/relationships/hyperlink" Target="https://www.usbr.gov/lc/region/g4000/NaturalFlow/current.html"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pao/pdfiles/crcompct.pdf" TargetMode="External"/><Relationship Id="rId49" Type="http://schemas.openxmlformats.org/officeDocument/2006/relationships/hyperlink" Target="https://www.usbr.gov/lc/region/programs/crbstudy/tws/finalreport.html" TargetMode="External"/><Relationship Id="rId57" Type="http://schemas.openxmlformats.org/officeDocument/2006/relationships/hyperlink" Target="https://www.usbr.gov/uc/water/crsp/studies/images/PowellForecast.png" TargetMode="External"/><Relationship Id="rId10" Type="http://schemas.openxmlformats.org/officeDocument/2006/relationships/image" Target="media/image2.png"/><Relationship Id="rId31" Type="http://schemas.openxmlformats.org/officeDocument/2006/relationships/hyperlink" Target="https://github.com/dzeke/ColoradoRiverCoding/tree/main/ModelMusings" TargetMode="External"/><Relationship Id="rId44" Type="http://schemas.openxmlformats.org/officeDocument/2006/relationships/hyperlink" Target="https://doi.org/10.5281/zenodo.5522835" TargetMode="External"/><Relationship Id="rId52" Type="http://schemas.openxmlformats.org/officeDocument/2006/relationships/hyperlink" Target="https://www.usbr.gov/dcp/finaldocs.html" TargetMode="External"/><Relationship Id="rId60" Type="http://schemas.openxmlformats.org/officeDocument/2006/relationships/hyperlink" Target="https://qcnr.usu.edu/coloradoriver/file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ibwc.gov/Treaties_Minutes/Minu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66B5B-DA6D-42E4-9E5B-C29A8D820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12475</Words>
  <Characters>7111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4</cp:revision>
  <dcterms:created xsi:type="dcterms:W3CDTF">2021-11-05T17:34:00Z</dcterms:created>
  <dcterms:modified xsi:type="dcterms:W3CDTF">2021-11-05T17:41:00Z</dcterms:modified>
</cp:coreProperties>
</file>